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14C643CE" w14:textId="77777777" w:rsidR="00D213AD" w:rsidRDefault="00305105" w:rsidP="00D213AD">
      <w:pPr>
        <w:pStyle w:val="ListParagraph"/>
        <w:jc w:val="center"/>
        <w:rPr>
          <w:rFonts w:ascii="Times New Roman" w:hAnsi="Times New Roman" w:cs="Times New Roman"/>
          <w:b/>
          <w:bCs/>
          <w:sz w:val="18"/>
          <w:szCs w:val="18"/>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6"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14157E82" w:rsidR="00185FF9" w:rsidRPr="00D213AD"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Fig</w:t>
      </w:r>
      <w:r w:rsidR="00185FF9" w:rsidRPr="00D213AD">
        <w:rPr>
          <w:rFonts w:ascii="Times New Roman" w:hAnsi="Times New Roman" w:cs="Times New Roman"/>
          <w:b/>
          <w:bCs/>
          <w:sz w:val="18"/>
          <w:szCs w:val="18"/>
          <w:lang w:val="en-GB"/>
        </w:rPr>
        <w:t xml:space="preserve"> 1. </w:t>
      </w:r>
      <w:r w:rsidR="004A611B" w:rsidRPr="00D213AD">
        <w:rPr>
          <w:rFonts w:ascii="Times New Roman" w:hAnsi="Times New Roman" w:cs="Times New Roman"/>
          <w:sz w:val="18"/>
          <w:szCs w:val="18"/>
          <w:lang w:val="en-GB"/>
        </w:rPr>
        <w:t xml:space="preserve">A map showing Colombia with the two ROIs as "Training ROI" </w:t>
      </w:r>
      <w:r w:rsidR="00795EE8">
        <w:rPr>
          <w:rFonts w:ascii="Times New Roman" w:hAnsi="Times New Roman" w:cs="Times New Roman"/>
          <w:sz w:val="18"/>
          <w:szCs w:val="18"/>
          <w:lang w:val="en-GB"/>
        </w:rPr>
        <w:t xml:space="preserve">in Caquetá/Meta </w:t>
      </w:r>
      <w:r w:rsidR="004A611B" w:rsidRPr="00D213AD">
        <w:rPr>
          <w:rFonts w:ascii="Times New Roman" w:hAnsi="Times New Roman" w:cs="Times New Roman"/>
          <w:sz w:val="18"/>
          <w:szCs w:val="18"/>
          <w:lang w:val="en-GB"/>
        </w:rPr>
        <w:t>and "Change Detection ROI"</w:t>
      </w:r>
      <w:r w:rsidR="00795EE8">
        <w:rPr>
          <w:rFonts w:ascii="Times New Roman" w:hAnsi="Times New Roman" w:cs="Times New Roman"/>
          <w:sz w:val="18"/>
          <w:szCs w:val="18"/>
          <w:lang w:val="en-GB"/>
        </w:rPr>
        <w:t xml:space="preserve"> in Guaviare</w:t>
      </w:r>
      <w:r w:rsidR="004A611B" w:rsidRPr="00D213AD">
        <w:rPr>
          <w:rFonts w:ascii="Times New Roman" w:hAnsi="Times New Roman" w:cs="Times New Roman"/>
          <w:sz w:val="18"/>
          <w:szCs w:val="18"/>
          <w:lang w:val="en-GB"/>
        </w:rPr>
        <w:t>.</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573F34BF" w:rsidR="00A163DC" w:rsidRDefault="000D73D4" w:rsidP="00BB56D1">
      <w:pPr>
        <w:jc w:val="both"/>
        <w:rPr>
          <w:rFonts w:ascii="Times New Roman" w:hAnsi="Times New Roman" w:cs="Times New Roman"/>
          <w:lang w:val="en-GB"/>
        </w:rPr>
      </w:pPr>
      <w:r w:rsidRPr="000D73D4">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 Figure 2 provides a visual example of how these two datasets align, showing a Sentinel-2 true-</w:t>
      </w:r>
      <w:proofErr w:type="spellStart"/>
      <w:r w:rsidRPr="000D73D4">
        <w:rPr>
          <w:rFonts w:ascii="Times New Roman" w:hAnsi="Times New Roman" w:cs="Times New Roman"/>
          <w:lang w:val="en-GB"/>
        </w:rPr>
        <w:t>color</w:t>
      </w:r>
      <w:proofErr w:type="spellEnd"/>
      <w:r w:rsidRPr="000D73D4">
        <w:rPr>
          <w:rFonts w:ascii="Times New Roman" w:hAnsi="Times New Roman" w:cs="Times New Roman"/>
          <w:lang w:val="en-GB"/>
        </w:rPr>
        <w:t xml:space="preserve"> image alongside its corresponding Dynamic World land cover classification mask for a sample area within the study region</w:t>
      </w:r>
      <w:r w:rsidR="00EF3393" w:rsidRPr="00EF3393">
        <w:rPr>
          <w:rFonts w:ascii="Times New Roman" w:hAnsi="Times New Roman" w:cs="Times New Roman"/>
          <w:lang w:val="en-GB"/>
        </w:rPr>
        <w:t>.</w:t>
      </w:r>
    </w:p>
    <w:p w14:paraId="54E28C04" w14:textId="77777777" w:rsidR="00D213AD" w:rsidRDefault="00853303" w:rsidP="00F771E8">
      <w:pPr>
        <w:pStyle w:val="ListParagraph"/>
        <w:jc w:val="center"/>
        <w:rPr>
          <w:rFonts w:ascii="Times New Roman" w:hAnsi="Times New Roman" w:cs="Times New Roman"/>
          <w:lang w:val="en-GB"/>
        </w:rPr>
      </w:pPr>
      <w:r>
        <w:rPr>
          <w:noProof/>
        </w:rPr>
        <w:drawing>
          <wp:inline distT="0" distB="0" distL="0" distR="0" wp14:anchorId="20343575" wp14:editId="47C24FC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p>
    <w:p w14:paraId="4A5EA436" w14:textId="1BE09060" w:rsidR="00F771E8" w:rsidRPr="000D73D4" w:rsidRDefault="000D73D4" w:rsidP="00D213AD">
      <w:pPr>
        <w:rPr>
          <w:rFonts w:ascii="Times New Roman" w:hAnsi="Times New Roman" w:cs="Times New Roman"/>
          <w:i/>
          <w:iCs/>
          <w:lang w:val="en-GB"/>
        </w:rPr>
      </w:pPr>
      <w:r>
        <w:rPr>
          <w:rFonts w:ascii="Times New Roman" w:hAnsi="Times New Roman" w:cs="Times New Roman"/>
          <w:b/>
          <w:bCs/>
          <w:sz w:val="18"/>
          <w:szCs w:val="18"/>
          <w:lang w:val="en-GB"/>
        </w:rPr>
        <w:t xml:space="preserve">Fig </w:t>
      </w:r>
      <w:r w:rsidR="00F771E8" w:rsidRPr="00D213AD">
        <w:rPr>
          <w:rFonts w:ascii="Times New Roman" w:hAnsi="Times New Roman" w:cs="Times New Roman"/>
          <w:b/>
          <w:bCs/>
          <w:sz w:val="18"/>
          <w:szCs w:val="18"/>
          <w:lang w:val="en-GB"/>
        </w:rPr>
        <w:t xml:space="preserve">2. </w:t>
      </w:r>
      <w:r w:rsidRPr="000D73D4">
        <w:rPr>
          <w:rFonts w:ascii="Times New Roman" w:hAnsi="Times New Roman" w:cs="Times New Roman"/>
          <w:sz w:val="18"/>
          <w:szCs w:val="18"/>
          <w:lang w:val="en-GB"/>
        </w:rPr>
        <w:t>Example of the primary datasets used in the study. (Left) A true-</w:t>
      </w:r>
      <w:proofErr w:type="spellStart"/>
      <w:r w:rsidRPr="000D73D4">
        <w:rPr>
          <w:rFonts w:ascii="Times New Roman" w:hAnsi="Times New Roman" w:cs="Times New Roman"/>
          <w:sz w:val="18"/>
          <w:szCs w:val="18"/>
          <w:lang w:val="en-GB"/>
        </w:rPr>
        <w:t>color</w:t>
      </w:r>
      <w:proofErr w:type="spellEnd"/>
      <w:r w:rsidRPr="000D73D4">
        <w:rPr>
          <w:rFonts w:ascii="Times New Roman" w:hAnsi="Times New Roman" w:cs="Times New Roman"/>
          <w:sz w:val="18"/>
          <w:szCs w:val="18"/>
          <w:lang w:val="en-GB"/>
        </w:rPr>
        <w:t xml:space="preserve"> composite from Sentinel-2 imagery, which serves as the input features for the model. (Right) The corresponding 10-meter resolution land cover classification from the Dynamic World dataset, which provides the ground-truth labels for training.</w:t>
      </w:r>
    </w:p>
    <w:p w14:paraId="07956F6D" w14:textId="2BCE8442" w:rsidR="00F771E8" w:rsidRPr="000D73D4"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lastRenderedPageBreak/>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1D7ACCB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lastRenderedPageBreak/>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4952538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4E1752">
        <w:rPr>
          <w:rFonts w:ascii="Times New Roman" w:hAnsi="Times New Roman" w:cs="Times New Roman"/>
          <w:lang w:val="en-GB"/>
        </w:rPr>
        <w:t>The Adam optimizer was used for model compilation with its default learning rate, chosen for its adaptive learning capabilities and robust performance across a wide range of deep learning tasks</w:t>
      </w:r>
      <w:r w:rsidR="00E3223F">
        <w:rPr>
          <w:rFonts w:ascii="Times New Roman" w:hAnsi="Times New Roman" w:cs="Times New Roman"/>
          <w:lang w:val="en-GB"/>
        </w:rPr>
        <w:t xml:space="preserve"> </w:t>
      </w:r>
      <w:r w:rsidR="00E3223F">
        <w:rPr>
          <w:rFonts w:ascii="Times New Roman" w:hAnsi="Times New Roman" w:cs="Times New Roman"/>
          <w:lang w:val="en-GB"/>
        </w:rPr>
        <w:fldChar w:fldCharType="begin"/>
      </w:r>
      <w:r w:rsidR="00E3223F">
        <w:rPr>
          <w:rFonts w:ascii="Times New Roman" w:hAnsi="Times New Roman" w:cs="Times New Roman"/>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Pr>
          <w:rFonts w:ascii="Times New Roman" w:hAnsi="Times New Roman" w:cs="Times New Roman"/>
          <w:lang w:val="en-GB"/>
        </w:rPr>
        <w:fldChar w:fldCharType="separate"/>
      </w:r>
      <w:r w:rsidR="00E3223F">
        <w:rPr>
          <w:rFonts w:ascii="Times New Roman" w:hAnsi="Times New Roman" w:cs="Times New Roman"/>
          <w:noProof/>
          <w:lang w:val="en-GB"/>
        </w:rPr>
        <w:t>(Kingma and Ba, 2014)</w:t>
      </w:r>
      <w:r w:rsidR="00E3223F">
        <w:rPr>
          <w:rFonts w:ascii="Times New Roman" w:hAnsi="Times New Roman" w:cs="Times New Roman"/>
          <w:lang w:val="en-GB"/>
        </w:rPr>
        <w:fldChar w:fldCharType="end"/>
      </w:r>
      <w:r w:rsidR="004E1752" w:rsidRPr="004E1752">
        <w:rPr>
          <w:rFonts w:ascii="Times New Roman" w:hAnsi="Times New Roman" w:cs="Times New Roman"/>
          <w:lang w:val="en-GB"/>
        </w:rPr>
        <w:t xml:space="preserve">. </w:t>
      </w:r>
      <w:r w:rsidRPr="001C6E71">
        <w:rPr>
          <w:rFonts w:ascii="Times New Roman" w:hAnsi="Times New Roman" w:cs="Times New Roman"/>
          <w:lang w:val="en-GB"/>
        </w:rPr>
        <w:t>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xml:space="preserve">' category. This two-stage evaluation allows the model to learn from a more nuanced ecological context while providing a final, focused assessment of its efficacy for the ultimate goal of deforestation monitoring. The </w:t>
      </w:r>
      <w:r w:rsidRPr="001C6E71">
        <w:rPr>
          <w:rFonts w:ascii="Times New Roman" w:hAnsi="Times New Roman" w:cs="Times New Roman"/>
          <w:lang w:val="en-GB"/>
        </w:rPr>
        <w:lastRenderedPageBreak/>
        <w:t>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6EFBAA54">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Pr="00D213AD" w:rsidRDefault="00D30E51" w:rsidP="00D213AD">
      <w:pPr>
        <w:rPr>
          <w:rFonts w:ascii="Times New Roman" w:hAnsi="Times New Roman" w:cs="Times New Roman"/>
          <w:sz w:val="18"/>
          <w:szCs w:val="18"/>
          <w:lang w:val="en-GB"/>
        </w:rPr>
      </w:pPr>
      <w:r w:rsidRPr="00D213AD">
        <w:rPr>
          <w:rFonts w:ascii="Times New Roman" w:hAnsi="Times New Roman" w:cs="Times New Roman"/>
          <w:b/>
          <w:bCs/>
          <w:sz w:val="18"/>
          <w:szCs w:val="18"/>
          <w:lang w:val="en-GB"/>
        </w:rPr>
        <w:t>Figure 3.</w:t>
      </w:r>
      <w:r w:rsidRPr="00D213AD">
        <w:rPr>
          <w:rFonts w:ascii="Times New Roman" w:hAnsi="Times New Roman" w:cs="Times New Roman"/>
          <w:sz w:val="18"/>
          <w:szCs w:val="18"/>
          <w:lang w:val="en-GB"/>
        </w:rPr>
        <w:t xml:space="preserve"> Validation loss (left) and validation Mean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right) curves for the U-Net and Attention U-Net models during training on the 4-class land cover task. The Attention U-Net achieves a higher peak </w:t>
      </w:r>
      <w:proofErr w:type="spellStart"/>
      <w:r w:rsidRPr="00D213AD">
        <w:rPr>
          <w:rFonts w:ascii="Times New Roman" w:hAnsi="Times New Roman" w:cs="Times New Roman"/>
          <w:sz w:val="18"/>
          <w:szCs w:val="18"/>
          <w:lang w:val="en-GB"/>
        </w:rPr>
        <w:t>IoU</w:t>
      </w:r>
      <w:proofErr w:type="spellEnd"/>
      <w:r w:rsidRPr="00D213AD">
        <w:rPr>
          <w:rFonts w:ascii="Times New Roman" w:hAnsi="Times New Roman" w:cs="Times New Roman"/>
          <w:sz w:val="18"/>
          <w:szCs w:val="18"/>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lastRenderedPageBreak/>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7759DE31" w:rsidR="00FA6EFC"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8E1B16"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23A08499" w14:textId="205A42A5" w:rsidR="00FA6EFC" w:rsidRDefault="00FA6EFC" w:rsidP="00FA6EFC">
      <w:pPr>
        <w:jc w:val="both"/>
        <w:rPr>
          <w:rFonts w:ascii="Times New Roman" w:hAnsi="Times New Roman" w:cs="Times New Roman"/>
          <w:lang w:val="en-GB"/>
        </w:rPr>
      </w:pPr>
      <w:r w:rsidRPr="00FA6EFC">
        <w:rPr>
          <w:rFonts w:ascii="Times New Roman" w:hAnsi="Times New Roman" w:cs="Times New Roman"/>
          <w:lang w:val="en-GB"/>
        </w:rPr>
        <w:t xml:space="preserve">This trade-off is further clarified by the confusion matrices presented in Figure </w:t>
      </w:r>
      <w:r w:rsidR="00C2517F">
        <w:rPr>
          <w:rFonts w:ascii="Times New Roman" w:hAnsi="Times New Roman" w:cs="Times New Roman"/>
          <w:lang w:val="en-GB"/>
        </w:rPr>
        <w:t>4</w:t>
      </w:r>
      <w:r w:rsidRPr="00FA6EFC">
        <w:rPr>
          <w:rFonts w:ascii="Times New Roman" w:hAnsi="Times New Roman" w:cs="Times New Roman"/>
          <w:lang w:val="en-GB"/>
        </w:rPr>
        <w:t>. The matrix for the standard U-Net shows a very low number of false positives for the 'Forest' clas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xml:space="preserve"> pixels predicted as Forest), confirming its high precision. However, it also reveals a large number of false negatives (Forest pixels predicted as </w:t>
      </w:r>
      <w:proofErr w:type="gramStart"/>
      <w:r w:rsidRPr="00FA6EFC">
        <w:rPr>
          <w:rFonts w:ascii="Times New Roman" w:hAnsi="Times New Roman" w:cs="Times New Roman"/>
          <w:lang w:val="en-GB"/>
        </w:rPr>
        <w:t>Non-Forest</w:t>
      </w:r>
      <w:proofErr w:type="gramEnd"/>
      <w:r w:rsidRPr="00FA6EFC">
        <w:rPr>
          <w:rFonts w:ascii="Times New Roman" w:hAnsi="Times New Roman" w:cs="Times New Roman"/>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p>
    <w:p w14:paraId="53FB4E29" w14:textId="77777777" w:rsidR="00FA6EFC" w:rsidRDefault="00FA6EFC" w:rsidP="00D97040">
      <w:pPr>
        <w:rPr>
          <w:rFonts w:ascii="Times New Roman" w:hAnsi="Times New Roman" w:cs="Times New Roman"/>
          <w:lang w:val="en-GB"/>
        </w:rPr>
      </w:pPr>
    </w:p>
    <w:p w14:paraId="48B36ABB" w14:textId="77777777" w:rsidR="00FA6EFC" w:rsidRDefault="00FA6EFC" w:rsidP="00FA6EFC">
      <w:pPr>
        <w:jc w:val="center"/>
        <w:rPr>
          <w:rFonts w:ascii="Times New Roman" w:hAnsi="Times New Roman" w:cs="Times New Roman"/>
          <w:lang w:val="en-GB"/>
        </w:rPr>
      </w:pPr>
      <w:r>
        <w:rPr>
          <w:noProof/>
        </w:rPr>
        <w:drawing>
          <wp:inline distT="0" distB="0" distL="0" distR="0" wp14:anchorId="216D6700" wp14:editId="55F66933">
            <wp:extent cx="2280557" cy="1983627"/>
            <wp:effectExtent l="0" t="0" r="5715" b="0"/>
            <wp:docPr id="822104374"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104374" name="Picture 3" descr="A blue squares with white text&#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89305" cy="1991236"/>
                    </a:xfrm>
                    <a:prstGeom prst="rect">
                      <a:avLst/>
                    </a:prstGeom>
                    <a:noFill/>
                    <a:ln>
                      <a:noFill/>
                    </a:ln>
                  </pic:spPr>
                </pic:pic>
              </a:graphicData>
            </a:graphic>
          </wp:inline>
        </w:drawing>
      </w:r>
      <w:r>
        <w:rPr>
          <w:noProof/>
        </w:rPr>
        <w:drawing>
          <wp:inline distT="0" distB="0" distL="0" distR="0" wp14:anchorId="08C3A49B" wp14:editId="7C1BEA3F">
            <wp:extent cx="2271464" cy="1975718"/>
            <wp:effectExtent l="0" t="0" r="0" b="5715"/>
            <wp:docPr id="246819316" name="Picture 2" descr="A blue squares with numbers and lab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19316" name="Picture 2" descr="A blue squares with numbers and label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76954" cy="1980494"/>
                    </a:xfrm>
                    <a:prstGeom prst="rect">
                      <a:avLst/>
                    </a:prstGeom>
                    <a:noFill/>
                    <a:ln>
                      <a:noFill/>
                    </a:ln>
                  </pic:spPr>
                </pic:pic>
              </a:graphicData>
            </a:graphic>
          </wp:inline>
        </w:drawing>
      </w:r>
    </w:p>
    <w:p w14:paraId="0F56B532" w14:textId="5F2CCD5B" w:rsidR="00FA6EFC" w:rsidRPr="00FA6EFC" w:rsidRDefault="00FA6EFC"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Fig 4.</w:t>
      </w:r>
      <w:r w:rsidRPr="00FA6EFC">
        <w:rPr>
          <w:rFonts w:ascii="Times New Roman" w:hAnsi="Times New Roman" w:cs="Times New Roman"/>
          <w:sz w:val="18"/>
          <w:szCs w:val="18"/>
          <w:lang w:val="en-GB"/>
        </w:rPr>
        <w:t> Confusion matrices for the binary (Forest vs. Non-Forest) classification task on the validation set for (a) the standard U-Net and (b) the Attention U-Net. Values represent the total number of pixels.</w:t>
      </w:r>
    </w:p>
    <w:p w14:paraId="484D6FAA" w14:textId="4FBFEB6B" w:rsidR="00FA6EFC" w:rsidRDefault="000D73D4" w:rsidP="000D73D4">
      <w:pPr>
        <w:jc w:val="both"/>
        <w:rPr>
          <w:rFonts w:ascii="Times New Roman" w:hAnsi="Times New Roman" w:cs="Times New Roman"/>
          <w:lang w:val="en-GB"/>
        </w:rPr>
      </w:pPr>
      <w:r w:rsidRPr="000D73D4">
        <w:rPr>
          <w:rFonts w:ascii="Times New Roman" w:hAnsi="Times New Roman" w:cs="Times New Roman"/>
          <w:lang w:val="en-GB"/>
        </w:rPr>
        <w:lastRenderedPageBreak/>
        <w:t xml:space="preserve">Visual inspection of the model predictions, as shown in Figure </w:t>
      </w:r>
      <w:r w:rsidR="00C2517F">
        <w:rPr>
          <w:rFonts w:ascii="Times New Roman" w:hAnsi="Times New Roman" w:cs="Times New Roman"/>
          <w:lang w:val="en-GB"/>
        </w:rPr>
        <w:t>5</w:t>
      </w:r>
      <w:r w:rsidRPr="000D73D4">
        <w:rPr>
          <w:rFonts w:ascii="Times New Roman" w:hAnsi="Times New Roman" w:cs="Times New Roman"/>
          <w:lang w:val="en-GB"/>
        </w:rPr>
        <w:t>, further corroborates these quantitative findings. The Attention U-Net (d)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Trees' and 'Grass' classes, resulting in a more coherent and realistic land cover map.</w:t>
      </w:r>
      <w:r w:rsidR="00FA6EFC" w:rsidRPr="00FA6EFC">
        <w:rPr>
          <w:rFonts w:ascii="Times New Roman" w:hAnsi="Times New Roman" w:cs="Times New Roman"/>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4"/>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D97040" w:rsidRDefault="00FA6EFC" w:rsidP="00FA6EFC">
      <w:pPr>
        <w:jc w:val="center"/>
        <w:rPr>
          <w:rFonts w:ascii="Times New Roman" w:hAnsi="Times New Roman" w:cs="Times New Roman"/>
          <w:lang w:val="en-GB"/>
        </w:rPr>
      </w:pPr>
      <w:r w:rsidRPr="00FA6EFC">
        <w:rPr>
          <w:rFonts w:ascii="Times New Roman" w:hAnsi="Times New Roman" w:cs="Times New Roman"/>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5"/>
                    <a:stretch>
                      <a:fillRect/>
                    </a:stretch>
                  </pic:blipFill>
                  <pic:spPr>
                    <a:xfrm>
                      <a:off x="0" y="0"/>
                      <a:ext cx="2967744" cy="304067"/>
                    </a:xfrm>
                    <a:prstGeom prst="rect">
                      <a:avLst/>
                    </a:prstGeom>
                  </pic:spPr>
                </pic:pic>
              </a:graphicData>
            </a:graphic>
          </wp:inline>
        </w:drawing>
      </w:r>
    </w:p>
    <w:p w14:paraId="7146DB49" w14:textId="2AEFF296" w:rsidR="00D97040" w:rsidRDefault="00D97040" w:rsidP="00FA6EFC">
      <w:pPr>
        <w:jc w:val="both"/>
        <w:rPr>
          <w:rFonts w:ascii="Times New Roman" w:hAnsi="Times New Roman" w:cs="Times New Roman"/>
          <w:sz w:val="18"/>
          <w:szCs w:val="18"/>
          <w:lang w:val="en-GB"/>
        </w:rPr>
      </w:pPr>
      <w:r w:rsidRPr="00FA6EFC">
        <w:rPr>
          <w:rFonts w:ascii="Times New Roman" w:hAnsi="Times New Roman" w:cs="Times New Roman"/>
          <w:b/>
          <w:bCs/>
          <w:sz w:val="18"/>
          <w:szCs w:val="18"/>
          <w:lang w:val="en-GB"/>
        </w:rPr>
        <w:t xml:space="preserve">Fig </w:t>
      </w:r>
      <w:r w:rsidR="00FA6EFC">
        <w:rPr>
          <w:rFonts w:ascii="Times New Roman" w:hAnsi="Times New Roman" w:cs="Times New Roman"/>
          <w:b/>
          <w:bCs/>
          <w:sz w:val="18"/>
          <w:szCs w:val="18"/>
          <w:lang w:val="en-GB"/>
        </w:rPr>
        <w:t>5</w:t>
      </w:r>
      <w:r w:rsidRPr="00FA6EFC">
        <w:rPr>
          <w:rFonts w:ascii="Times New Roman" w:hAnsi="Times New Roman" w:cs="Times New Roman"/>
          <w:b/>
          <w:bCs/>
          <w:sz w:val="18"/>
          <w:szCs w:val="18"/>
          <w:lang w:val="en-GB"/>
        </w:rPr>
        <w:t>.</w:t>
      </w:r>
      <w:r w:rsidRPr="00FA6EFC">
        <w:rPr>
          <w:rFonts w:ascii="Times New Roman" w:hAnsi="Times New Roman" w:cs="Times New Roman"/>
          <w:sz w:val="18"/>
          <w:szCs w:val="18"/>
          <w:lang w:val="en-GB"/>
        </w:rPr>
        <w:t> Qualitative comparison of segmentation results on sample patches from the validation set. (a) Input True-</w:t>
      </w:r>
      <w:proofErr w:type="spellStart"/>
      <w:r w:rsidRPr="00FA6EFC">
        <w:rPr>
          <w:rFonts w:ascii="Times New Roman" w:hAnsi="Times New Roman" w:cs="Times New Roman"/>
          <w:sz w:val="18"/>
          <w:szCs w:val="18"/>
          <w:lang w:val="en-GB"/>
        </w:rPr>
        <w:t>Color</w:t>
      </w:r>
      <w:proofErr w:type="spellEnd"/>
      <w:r w:rsidRPr="00FA6EFC">
        <w:rPr>
          <w:rFonts w:ascii="Times New Roman" w:hAnsi="Times New Roman" w:cs="Times New Roman"/>
          <w:sz w:val="18"/>
          <w:szCs w:val="18"/>
          <w:lang w:val="en-GB"/>
        </w:rPr>
        <w:t xml:space="preserve"> Image, (b) Ground Truth (Dynamic World), (c) U-Net Prediction, (d) Attention U-Net Prediction. The Attention U-Net's output often aligns more closely with the ground truth boundaries.</w:t>
      </w:r>
    </w:p>
    <w:p w14:paraId="08967CD9" w14:textId="77777777" w:rsidR="00D213AD" w:rsidRPr="00D213AD" w:rsidRDefault="00D213AD" w:rsidP="00D213AD">
      <w:pPr>
        <w:jc w:val="both"/>
        <w:rPr>
          <w:rFonts w:ascii="Times New Roman" w:hAnsi="Times New Roman" w:cs="Times New Roman"/>
          <w:i/>
          <w:iCs/>
          <w:lang w:val="en-GB"/>
        </w:rPr>
      </w:pPr>
      <w:r w:rsidRPr="00D213AD">
        <w:rPr>
          <w:rFonts w:ascii="Times New Roman" w:hAnsi="Times New Roman" w:cs="Times New Roman"/>
          <w:i/>
          <w:iCs/>
          <w:lang w:val="en-GB"/>
        </w:rPr>
        <w:t>3.3 Deforestation Analysis in the San José del Guaviare Region</w:t>
      </w:r>
    </w:p>
    <w:p w14:paraId="10403FAA" w14:textId="77777777"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630A21A6" w:rsidR="00D213AD" w:rsidRPr="00D213AD" w:rsidRDefault="00D213AD" w:rsidP="00D213AD">
      <w:pPr>
        <w:jc w:val="both"/>
        <w:rPr>
          <w:rFonts w:ascii="Times New Roman" w:hAnsi="Times New Roman" w:cs="Times New Roman"/>
          <w:lang w:val="en-GB"/>
        </w:rPr>
      </w:pPr>
      <w:r w:rsidRPr="00D213AD">
        <w:rPr>
          <w:rFonts w:ascii="Times New Roman" w:hAnsi="Times New Roman" w:cs="Times New Roman"/>
          <w:lang w:val="en-GB"/>
        </w:rPr>
        <w:t>The analysis revealed land cover transformation within the two-year period. As summarized in Table 2, the model detected a total of 232.15 km² of deforestation, representing a transition from "Forest" in 2021 to "</w:t>
      </w:r>
      <w:proofErr w:type="gramStart"/>
      <w:r w:rsidRPr="00D213AD">
        <w:rPr>
          <w:rFonts w:ascii="Times New Roman" w:hAnsi="Times New Roman" w:cs="Times New Roman"/>
          <w:lang w:val="en-GB"/>
        </w:rPr>
        <w:t>Non-Forest</w:t>
      </w:r>
      <w:proofErr w:type="gramEnd"/>
      <w:r w:rsidRPr="00D213AD">
        <w:rPr>
          <w:rFonts w:ascii="Times New Roman" w:hAnsi="Times New Roman" w:cs="Times New Roman"/>
          <w:lang w:val="en-GB"/>
        </w:rPr>
        <w:t xml:space="preserve">" in 2023. Concurrently, 54.85 km² of reforestation or forest regrowth was identified. This results in a net forest loss of 177.30 km² within the study area. Figure </w:t>
      </w:r>
      <w:r w:rsidR="00C2517F">
        <w:rPr>
          <w:rFonts w:ascii="Times New Roman" w:hAnsi="Times New Roman" w:cs="Times New Roman"/>
          <w:lang w:val="en-GB"/>
        </w:rPr>
        <w:t>6</w:t>
      </w:r>
      <w:r w:rsidRPr="00D213AD">
        <w:rPr>
          <w:rFonts w:ascii="Times New Roman" w:hAnsi="Times New Roman" w:cs="Times New Roman"/>
          <w:lang w:val="en-GB"/>
        </w:rPr>
        <w:t xml:space="preserve"> illustrates a sample area, showing the distinct patterns of forest loss, with the change map clearly highlighting the areas that were converted from forest to other land uses.</w:t>
      </w:r>
    </w:p>
    <w:p w14:paraId="116DDC93" w14:textId="77777777" w:rsidR="00D213AD" w:rsidRDefault="00D213AD" w:rsidP="00D213AD">
      <w:pPr>
        <w:rPr>
          <w:rFonts w:ascii="Times New Roman" w:hAnsi="Times New Roman" w:cs="Times New Roman"/>
          <w:lang w:val="en-GB"/>
        </w:rPr>
      </w:pPr>
      <w:r w:rsidRPr="00D213AD">
        <w:rPr>
          <w:rFonts w:ascii="Times New Roman" w:hAnsi="Times New Roman" w:cs="Times New Roman"/>
          <w:b/>
          <w:bCs/>
          <w:lang w:val="en-GB"/>
        </w:rPr>
        <w:t>Table 2. </w:t>
      </w:r>
      <w:r w:rsidRPr="00D213AD">
        <w:rPr>
          <w:rFonts w:ascii="Times New Roman" w:hAnsi="Times New Roman" w:cs="Times New Roman"/>
          <w:lang w:val="en-GB"/>
        </w:rPr>
        <w:t>Quantified land cover change in the San José del Guaviare ROI between 2021 and 2023.</w:t>
      </w:r>
    </w:p>
    <w:p w14:paraId="0F674478" w14:textId="77777777" w:rsidR="000D73D4" w:rsidRPr="00D213AD" w:rsidRDefault="000D73D4" w:rsidP="00D213AD">
      <w:pPr>
        <w:rPr>
          <w:rFonts w:ascii="Times New Roman" w:hAnsi="Times New Roman" w:cs="Times New Roman"/>
          <w:b/>
          <w:bCs/>
          <w:lang w:val="en-GB"/>
        </w:rPr>
      </w:pPr>
    </w:p>
    <w:tbl>
      <w:tblPr>
        <w:tblStyle w:val="PlainTable2"/>
        <w:tblW w:w="0" w:type="auto"/>
        <w:jc w:val="center"/>
        <w:tblLook w:val="04A0" w:firstRow="1" w:lastRow="0" w:firstColumn="1" w:lastColumn="0" w:noHBand="0" w:noVBand="1"/>
      </w:tblPr>
      <w:tblGrid>
        <w:gridCol w:w="1449"/>
        <w:gridCol w:w="1665"/>
        <w:gridCol w:w="1250"/>
      </w:tblGrid>
      <w:tr w:rsidR="00D213AD" w:rsidRPr="00D213AD" w14:paraId="24FE47A8" w14:textId="77777777" w:rsidTr="00D213A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hideMark/>
          </w:tcPr>
          <w:p w14:paraId="3EB3B351" w14:textId="77777777" w:rsidR="00D213AD" w:rsidRPr="00D213AD" w:rsidRDefault="00D213AD" w:rsidP="00D213AD">
            <w:pPr>
              <w:spacing w:after="160" w:line="259" w:lineRule="auto"/>
              <w:rPr>
                <w:rFonts w:ascii="Times New Roman" w:hAnsi="Times New Roman" w:cs="Times New Roman"/>
              </w:rPr>
            </w:pPr>
            <w:r w:rsidRPr="00D213AD">
              <w:rPr>
                <w:rFonts w:ascii="Times New Roman" w:hAnsi="Times New Roman" w:cs="Times New Roman"/>
              </w:rPr>
              <w:t xml:space="preserve">Change </w:t>
            </w:r>
            <w:proofErr w:type="spellStart"/>
            <w:r w:rsidRPr="00D213AD">
              <w:rPr>
                <w:rFonts w:ascii="Times New Roman" w:hAnsi="Times New Roman" w:cs="Times New Roman"/>
              </w:rPr>
              <w:t>Type</w:t>
            </w:r>
            <w:proofErr w:type="spellEnd"/>
          </w:p>
        </w:tc>
        <w:tc>
          <w:tcPr>
            <w:tcW w:w="0" w:type="auto"/>
            <w:tcBorders>
              <w:top w:val="single" w:sz="12" w:space="0" w:color="auto"/>
            </w:tcBorders>
            <w:hideMark/>
          </w:tcPr>
          <w:p w14:paraId="0EF301F2"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Pixels</w:t>
            </w:r>
            <w:proofErr w:type="spellEnd"/>
            <w:r w:rsidRPr="00D213AD">
              <w:rPr>
                <w:rFonts w:ascii="Times New Roman" w:hAnsi="Times New Roman" w:cs="Times New Roman"/>
              </w:rPr>
              <w:t xml:space="preserve"> </w:t>
            </w:r>
            <w:proofErr w:type="spellStart"/>
            <w:r w:rsidRPr="00D213AD">
              <w:rPr>
                <w:rFonts w:ascii="Times New Roman" w:hAnsi="Times New Roman" w:cs="Times New Roman"/>
              </w:rPr>
              <w:t>Changed</w:t>
            </w:r>
            <w:proofErr w:type="spellEnd"/>
          </w:p>
        </w:tc>
        <w:tc>
          <w:tcPr>
            <w:tcW w:w="0" w:type="auto"/>
            <w:tcBorders>
              <w:top w:val="single" w:sz="12" w:space="0" w:color="auto"/>
            </w:tcBorders>
            <w:hideMark/>
          </w:tcPr>
          <w:p w14:paraId="1B9E5A63" w14:textId="77777777" w:rsidR="00D213AD" w:rsidRPr="00D213AD" w:rsidRDefault="00D213AD" w:rsidP="00D213AD">
            <w:pPr>
              <w:spacing w:after="160" w:line="259"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213AD">
              <w:rPr>
                <w:rFonts w:ascii="Times New Roman" w:hAnsi="Times New Roman" w:cs="Times New Roman"/>
              </w:rPr>
              <w:t>Area</w:t>
            </w:r>
            <w:proofErr w:type="spellEnd"/>
            <w:r w:rsidRPr="00D213AD">
              <w:rPr>
                <w:rFonts w:ascii="Times New Roman" w:hAnsi="Times New Roman" w:cs="Times New Roman"/>
              </w:rPr>
              <w:t xml:space="preserve"> (km²)</w:t>
            </w:r>
          </w:p>
        </w:tc>
      </w:tr>
      <w:tr w:rsidR="00D213AD" w:rsidRPr="00D213AD" w14:paraId="14D66E1A" w14:textId="77777777" w:rsidTr="00D213AD">
        <w:trPr>
          <w:cnfStyle w:val="000000100000" w:firstRow="0" w:lastRow="0" w:firstColumn="0" w:lastColumn="0" w:oddVBand="0" w:evenVBand="0" w:oddHBand="1" w:evenHBand="0" w:firstRowFirstColumn="0" w:firstRowLastColumn="0" w:lastRowFirstColumn="0" w:lastRowLastColumn="0"/>
          <w:trHeight w:val="1319"/>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1CE2A899"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Deforestation</w:t>
            </w:r>
            <w:proofErr w:type="spellEnd"/>
          </w:p>
          <w:p w14:paraId="73ED46EB" w14:textId="77777777" w:rsidR="00D213AD" w:rsidRPr="000D73D4" w:rsidRDefault="00D213AD" w:rsidP="00D213AD">
            <w:pPr>
              <w:spacing w:after="160" w:line="259" w:lineRule="auto"/>
              <w:jc w:val="center"/>
              <w:rPr>
                <w:rFonts w:ascii="Times New Roman" w:hAnsi="Times New Roman" w:cs="Times New Roman"/>
                <w:b w:val="0"/>
                <w:bCs w:val="0"/>
              </w:rPr>
            </w:pPr>
            <w:proofErr w:type="spellStart"/>
            <w:r w:rsidRPr="00D213AD">
              <w:rPr>
                <w:rFonts w:ascii="Times New Roman" w:hAnsi="Times New Roman" w:cs="Times New Roman"/>
                <w:b w:val="0"/>
                <w:bCs w:val="0"/>
              </w:rPr>
              <w:t>Reforestation</w:t>
            </w:r>
            <w:proofErr w:type="spellEnd"/>
          </w:p>
          <w:p w14:paraId="4A0FBAA4" w14:textId="70C69217" w:rsidR="00D213AD" w:rsidRPr="00D213AD" w:rsidRDefault="00D213AD" w:rsidP="00D213AD">
            <w:pPr>
              <w:spacing w:after="160" w:line="259" w:lineRule="auto"/>
              <w:jc w:val="center"/>
              <w:rPr>
                <w:rFonts w:ascii="Times New Roman" w:hAnsi="Times New Roman" w:cs="Times New Roman"/>
                <w:b w:val="0"/>
                <w:bCs w:val="0"/>
              </w:rPr>
            </w:pPr>
            <w:r w:rsidRPr="00D213AD">
              <w:rPr>
                <w:rFonts w:ascii="Times New Roman" w:hAnsi="Times New Roman" w:cs="Times New Roman"/>
                <w:b w:val="0"/>
                <w:bCs w:val="0"/>
              </w:rPr>
              <w:t>Net Change</w:t>
            </w:r>
          </w:p>
        </w:tc>
        <w:tc>
          <w:tcPr>
            <w:tcW w:w="0" w:type="auto"/>
            <w:tcBorders>
              <w:bottom w:val="single" w:sz="12" w:space="0" w:color="auto"/>
            </w:tcBorders>
            <w:hideMark/>
          </w:tcPr>
          <w:p w14:paraId="600169E0"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23</w:t>
            </w:r>
          </w:p>
          <w:p w14:paraId="0CBD06C1"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483</w:t>
            </w:r>
          </w:p>
          <w:p w14:paraId="587811C6" w14:textId="4AB8D023"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40</w:t>
            </w:r>
          </w:p>
        </w:tc>
        <w:tc>
          <w:tcPr>
            <w:tcW w:w="0" w:type="auto"/>
            <w:tcBorders>
              <w:bottom w:val="single" w:sz="12" w:space="0" w:color="auto"/>
            </w:tcBorders>
            <w:hideMark/>
          </w:tcPr>
          <w:p w14:paraId="7DF5E90B"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232.15</w:t>
            </w:r>
          </w:p>
          <w:p w14:paraId="59D46EE4" w14:textId="77777777" w:rsidR="00D213AD" w:rsidRPr="000D73D4"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54.85</w:t>
            </w:r>
          </w:p>
          <w:p w14:paraId="114EBDDC" w14:textId="45AF156B" w:rsidR="00D213AD" w:rsidRPr="00D213AD" w:rsidRDefault="00D213AD" w:rsidP="00D213AD">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213AD">
              <w:rPr>
                <w:rFonts w:ascii="Times New Roman" w:hAnsi="Times New Roman" w:cs="Times New Roman"/>
              </w:rPr>
              <w:t>-177.30</w:t>
            </w:r>
          </w:p>
        </w:tc>
      </w:tr>
    </w:tbl>
    <w:p w14:paraId="046AC178" w14:textId="77777777" w:rsidR="00322C33" w:rsidRDefault="00322C33" w:rsidP="00D213AD">
      <w:pPr>
        <w:jc w:val="both"/>
        <w:rPr>
          <w:rFonts w:ascii="Times New Roman" w:hAnsi="Times New Roman" w:cs="Times New Roman"/>
          <w:b/>
          <w:bCs/>
          <w:sz w:val="18"/>
          <w:szCs w:val="18"/>
          <w:lang w:val="en-GB"/>
        </w:rPr>
      </w:pPr>
    </w:p>
    <w:p w14:paraId="2A2BE229" w14:textId="5FE43A91" w:rsidR="00322C33" w:rsidRDefault="00322C33" w:rsidP="000D73D4">
      <w:pPr>
        <w:jc w:val="center"/>
        <w:rPr>
          <w:rFonts w:ascii="Times New Roman" w:hAnsi="Times New Roman" w:cs="Times New Roman"/>
          <w:b/>
          <w:bCs/>
          <w:sz w:val="18"/>
          <w:szCs w:val="18"/>
          <w:lang w:val="en-GB"/>
        </w:rPr>
      </w:pPr>
      <w:r>
        <w:rPr>
          <w:rFonts w:ascii="Times New Roman" w:hAnsi="Times New Roman" w:cs="Times New Roman"/>
          <w:b/>
          <w:bCs/>
          <w:noProof/>
          <w:sz w:val="18"/>
          <w:szCs w:val="18"/>
          <w:lang w:val="en-GB"/>
        </w:rPr>
        <w:lastRenderedPageBreak/>
        <w:drawing>
          <wp:inline distT="0" distB="0" distL="0" distR="0" wp14:anchorId="51A7B580" wp14:editId="4E19E90E">
            <wp:extent cx="4855029" cy="1759948"/>
            <wp:effectExtent l="0" t="0" r="3175" b="0"/>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4871568" cy="1765943"/>
                    </a:xfrm>
                    <a:prstGeom prst="rect">
                      <a:avLst/>
                    </a:prstGeom>
                  </pic:spPr>
                </pic:pic>
              </a:graphicData>
            </a:graphic>
          </wp:inline>
        </w:drawing>
      </w:r>
    </w:p>
    <w:p w14:paraId="37E4B260" w14:textId="6CCA13F8" w:rsidR="00D213AD" w:rsidRPr="00D213AD" w:rsidRDefault="00322C33" w:rsidP="00D213AD">
      <w:pPr>
        <w:jc w:val="both"/>
        <w:rPr>
          <w:rFonts w:ascii="Times New Roman" w:hAnsi="Times New Roman" w:cs="Times New Roman"/>
          <w:sz w:val="18"/>
          <w:szCs w:val="18"/>
          <w:lang w:val="en-GB"/>
        </w:rPr>
      </w:pPr>
      <w:r>
        <w:rPr>
          <w:rFonts w:ascii="Times New Roman" w:hAnsi="Times New Roman" w:cs="Times New Roman"/>
          <w:b/>
          <w:bCs/>
          <w:sz w:val="18"/>
          <w:szCs w:val="18"/>
          <w:lang w:val="en-GB"/>
        </w:rPr>
        <w:t>Fig</w:t>
      </w:r>
      <w:r w:rsidR="00D213AD" w:rsidRPr="00D213AD">
        <w:rPr>
          <w:rFonts w:ascii="Times New Roman" w:hAnsi="Times New Roman" w:cs="Times New Roman"/>
          <w:b/>
          <w:bCs/>
          <w:sz w:val="18"/>
          <w:szCs w:val="18"/>
          <w:lang w:val="en-GB"/>
        </w:rPr>
        <w:t xml:space="preserve"> </w:t>
      </w:r>
      <w:r>
        <w:rPr>
          <w:rFonts w:ascii="Times New Roman" w:hAnsi="Times New Roman" w:cs="Times New Roman"/>
          <w:b/>
          <w:bCs/>
          <w:sz w:val="18"/>
          <w:szCs w:val="18"/>
          <w:lang w:val="en-GB"/>
        </w:rPr>
        <w:t>6</w:t>
      </w:r>
      <w:r w:rsidR="00D213AD" w:rsidRPr="00D213AD">
        <w:rPr>
          <w:rFonts w:ascii="Times New Roman" w:hAnsi="Times New Roman" w:cs="Times New Roman"/>
          <w:b/>
          <w:bCs/>
          <w:sz w:val="18"/>
          <w:szCs w:val="18"/>
          <w:lang w:val="en-GB"/>
        </w:rPr>
        <w:t>.</w:t>
      </w:r>
      <w:r w:rsidR="00D213AD" w:rsidRPr="00D213AD">
        <w:rPr>
          <w:rFonts w:ascii="Times New Roman" w:hAnsi="Times New Roman" w:cs="Times New Roman"/>
          <w:sz w:val="18"/>
          <w:szCs w:val="18"/>
          <w:lang w:val="en-GB"/>
        </w:rPr>
        <w:t> An example of the change detection analysis on a sample patch. (Left) The landscape in 2021. (</w:t>
      </w:r>
      <w:proofErr w:type="spellStart"/>
      <w:r w:rsidR="00D213AD" w:rsidRPr="00D213AD">
        <w:rPr>
          <w:rFonts w:ascii="Times New Roman" w:hAnsi="Times New Roman" w:cs="Times New Roman"/>
          <w:sz w:val="18"/>
          <w:szCs w:val="18"/>
          <w:lang w:val="en-GB"/>
        </w:rPr>
        <w:t>Center</w:t>
      </w:r>
      <w:proofErr w:type="spellEnd"/>
      <w:r w:rsidR="00D213AD" w:rsidRPr="00D213AD">
        <w:rPr>
          <w:rFonts w:ascii="Times New Roman" w:hAnsi="Times New Roman" w:cs="Times New Roman"/>
          <w:sz w:val="18"/>
          <w:szCs w:val="18"/>
          <w:lang w:val="en-GB"/>
        </w:rPr>
        <w:t xml:space="preserve">) The same landscape in 2023. (Right) The generated change map, where red indicates </w:t>
      </w:r>
      <w:r w:rsidR="00C2517F">
        <w:rPr>
          <w:rFonts w:ascii="Times New Roman" w:hAnsi="Times New Roman" w:cs="Times New Roman"/>
          <w:sz w:val="18"/>
          <w:szCs w:val="18"/>
          <w:lang w:val="en-GB"/>
        </w:rPr>
        <w:t>D</w:t>
      </w:r>
      <w:r w:rsidR="00D213AD" w:rsidRPr="00D213AD">
        <w:rPr>
          <w:rFonts w:ascii="Times New Roman" w:hAnsi="Times New Roman" w:cs="Times New Roman"/>
          <w:sz w:val="18"/>
          <w:szCs w:val="18"/>
          <w:lang w:val="en-GB"/>
        </w:rPr>
        <w:t xml:space="preserve">eforestation (Forest </w:t>
      </w:r>
      <w:r w:rsidR="00C2517F">
        <w:rPr>
          <w:rFonts w:ascii="Times New Roman" w:hAnsi="Times New Roman" w:cs="Times New Roman"/>
          <w:sz w:val="18"/>
          <w:szCs w:val="18"/>
          <w:lang w:val="en-GB"/>
        </w:rPr>
        <w:t xml:space="preserve">-&gt; </w:t>
      </w:r>
      <w:proofErr w:type="gramStart"/>
      <w:r w:rsidR="00D213AD" w:rsidRPr="00D213AD">
        <w:rPr>
          <w:rFonts w:ascii="Times New Roman" w:hAnsi="Times New Roman" w:cs="Times New Roman"/>
          <w:sz w:val="18"/>
          <w:szCs w:val="18"/>
          <w:lang w:val="en-GB"/>
        </w:rPr>
        <w:t>Non-Forest</w:t>
      </w:r>
      <w:proofErr w:type="gramEnd"/>
      <w:r w:rsidR="00D213AD" w:rsidRPr="00D213AD">
        <w:rPr>
          <w:rFonts w:ascii="Times New Roman" w:hAnsi="Times New Roman" w:cs="Times New Roman"/>
          <w:sz w:val="18"/>
          <w:szCs w:val="18"/>
          <w:lang w:val="en-GB"/>
        </w:rPr>
        <w:t>)</w:t>
      </w:r>
      <w:r w:rsidR="00C2517F">
        <w:rPr>
          <w:rFonts w:ascii="Times New Roman" w:hAnsi="Times New Roman" w:cs="Times New Roman"/>
          <w:sz w:val="18"/>
          <w:szCs w:val="18"/>
          <w:lang w:val="en-GB"/>
        </w:rPr>
        <w:t xml:space="preserve">, </w:t>
      </w:r>
      <w:r>
        <w:rPr>
          <w:rFonts w:ascii="Times New Roman" w:hAnsi="Times New Roman" w:cs="Times New Roman"/>
          <w:sz w:val="18"/>
          <w:szCs w:val="18"/>
          <w:lang w:val="en-GB"/>
        </w:rPr>
        <w:t xml:space="preserve">yellow </w:t>
      </w:r>
      <w:r w:rsidR="00D213AD" w:rsidRPr="00D213AD">
        <w:rPr>
          <w:rFonts w:ascii="Times New Roman" w:hAnsi="Times New Roman" w:cs="Times New Roman"/>
          <w:sz w:val="18"/>
          <w:szCs w:val="18"/>
          <w:lang w:val="en-GB"/>
        </w:rPr>
        <w:t xml:space="preserve">indicates </w:t>
      </w:r>
      <w:r>
        <w:rPr>
          <w:rFonts w:ascii="Times New Roman" w:hAnsi="Times New Roman" w:cs="Times New Roman"/>
          <w:sz w:val="18"/>
          <w:szCs w:val="18"/>
          <w:lang w:val="en-GB"/>
        </w:rPr>
        <w:t xml:space="preserve">No Change, and blue indicates </w:t>
      </w:r>
      <w:r w:rsidR="00C2517F">
        <w:rPr>
          <w:rFonts w:ascii="Times New Roman" w:hAnsi="Times New Roman" w:cs="Times New Roman"/>
          <w:sz w:val="18"/>
          <w:szCs w:val="18"/>
          <w:lang w:val="en-GB"/>
        </w:rPr>
        <w:t>R</w:t>
      </w:r>
      <w:r>
        <w:rPr>
          <w:rFonts w:ascii="Times New Roman" w:hAnsi="Times New Roman" w:cs="Times New Roman"/>
          <w:sz w:val="18"/>
          <w:szCs w:val="18"/>
          <w:lang w:val="en-GB"/>
        </w:rPr>
        <w:t xml:space="preserve">eforestation </w:t>
      </w:r>
      <w:r w:rsidR="00D213AD" w:rsidRPr="00D213AD">
        <w:rPr>
          <w:rFonts w:ascii="Times New Roman" w:hAnsi="Times New Roman" w:cs="Times New Roman"/>
          <w:sz w:val="18"/>
          <w:szCs w:val="18"/>
          <w:lang w:val="en-GB"/>
        </w:rPr>
        <w:t>(Non-Forest -&gt; Forest).</w:t>
      </w:r>
    </w:p>
    <w:p w14:paraId="2211A7AC" w14:textId="77777777" w:rsidR="00D213AD" w:rsidRPr="00FA6EFC" w:rsidRDefault="00D213AD" w:rsidP="00FA6EFC">
      <w:pPr>
        <w:jc w:val="both"/>
        <w:rPr>
          <w:rFonts w:ascii="Times New Roman" w:hAnsi="Times New Roman" w:cs="Times New Roman"/>
          <w:sz w:val="18"/>
          <w:szCs w:val="18"/>
          <w:lang w:val="en-GB"/>
        </w:rPr>
      </w:pP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6F792CDD"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706D2539" w14:textId="37F4E718" w:rsidR="00E3223F" w:rsidRPr="00E3223F" w:rsidRDefault="00AE258B" w:rsidP="00E3223F">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E3223F" w:rsidRPr="00E3223F">
        <w:t xml:space="preserve">Alshehri, M., Ouadou, A. and Scott, G. J. (2024). ‘Deep Transformer-Based Network Deforestation Detection in the Brazilian Amazon Using Sentinel-2 Imagery’, </w:t>
      </w:r>
      <w:r w:rsidR="00E3223F" w:rsidRPr="00E3223F">
        <w:rPr>
          <w:i/>
        </w:rPr>
        <w:t>IEEE geoscience and remote sensing letters</w:t>
      </w:r>
      <w:r w:rsidR="00E3223F" w:rsidRPr="00E3223F">
        <w:t>,</w:t>
      </w:r>
      <w:r w:rsidR="00E3223F" w:rsidRPr="00E3223F">
        <w:rPr>
          <w:i/>
        </w:rPr>
        <w:t xml:space="preserve"> </w:t>
      </w:r>
      <w:r w:rsidR="00E3223F" w:rsidRPr="00E3223F">
        <w:t xml:space="preserve">21  pp. 1-5.  </w:t>
      </w:r>
      <w:hyperlink r:id="rId17" w:history="1">
        <w:r w:rsidR="00E3223F" w:rsidRPr="00E3223F">
          <w:rPr>
            <w:rStyle w:val="Hyperlink"/>
          </w:rPr>
          <w:t>https://doi.org/10.1109/LGRS.2024.3355104</w:t>
        </w:r>
      </w:hyperlink>
      <w:r w:rsidR="00E3223F" w:rsidRPr="00E3223F">
        <w:t>.</w:t>
      </w:r>
    </w:p>
    <w:p w14:paraId="1A370352" w14:textId="21127D82" w:rsidR="00E3223F" w:rsidRPr="00E3223F" w:rsidRDefault="00E3223F" w:rsidP="00E3223F">
      <w:pPr>
        <w:pStyle w:val="EndNoteBibliography"/>
        <w:spacing w:after="0"/>
        <w:ind w:left="720" w:hanging="720"/>
      </w:pPr>
      <w:r w:rsidRPr="00E3223F">
        <w:t xml:space="preserve">Belgiu, M. and Drăguţ, L. (2016). ‘Random forest in remote sensing: A review of applications and future directions’, </w:t>
      </w:r>
      <w:r w:rsidRPr="00E3223F">
        <w:rPr>
          <w:i/>
        </w:rPr>
        <w:t>ISPRS journal of photogrammetry and remote sensing</w:t>
      </w:r>
      <w:r w:rsidRPr="00E3223F">
        <w:t>,</w:t>
      </w:r>
      <w:r w:rsidRPr="00E3223F">
        <w:rPr>
          <w:i/>
        </w:rPr>
        <w:t xml:space="preserve"> </w:t>
      </w:r>
      <w:r w:rsidRPr="00E3223F">
        <w:t xml:space="preserve">114  pp. 24-31.  </w:t>
      </w:r>
      <w:hyperlink r:id="rId18" w:history="1">
        <w:r w:rsidRPr="00E3223F">
          <w:rPr>
            <w:rStyle w:val="Hyperlink"/>
          </w:rPr>
          <w:t>https://doi.org/10.1016/j.isprsjprs.2016.01.011</w:t>
        </w:r>
      </w:hyperlink>
      <w:r w:rsidRPr="00E3223F">
        <w:t>.</w:t>
      </w:r>
    </w:p>
    <w:p w14:paraId="1BD35793" w14:textId="2415FF06" w:rsidR="00E3223F" w:rsidRPr="00E3223F" w:rsidRDefault="00E3223F" w:rsidP="00E3223F">
      <w:pPr>
        <w:pStyle w:val="EndNoteBibliography"/>
        <w:spacing w:after="0"/>
        <w:ind w:left="720" w:hanging="720"/>
      </w:pPr>
      <w:r w:rsidRPr="00E3223F">
        <w:t>Brown, C. F., et al. (2022). ‘Dynamic World, Near real-time global 10</w:t>
      </w:r>
      <w:r w:rsidRPr="00E3223F">
        <w:rPr>
          <w:rFonts w:ascii="Arial" w:hAnsi="Arial" w:cs="Arial"/>
        </w:rPr>
        <w:t> </w:t>
      </w:r>
      <w:r w:rsidRPr="00E3223F">
        <w:t>m land use land cover mapping</w:t>
      </w:r>
      <w:r w:rsidRPr="00E3223F">
        <w:rPr>
          <w:rFonts w:cs="Aptos"/>
        </w:rPr>
        <w:t>’</w:t>
      </w:r>
      <w:r w:rsidRPr="00E3223F">
        <w:t xml:space="preserve">, </w:t>
      </w:r>
      <w:r w:rsidRPr="00E3223F">
        <w:rPr>
          <w:i/>
        </w:rPr>
        <w:t>Scientific Data</w:t>
      </w:r>
      <w:r w:rsidRPr="00E3223F">
        <w:t>,</w:t>
      </w:r>
      <w:r w:rsidRPr="00E3223F">
        <w:rPr>
          <w:i/>
        </w:rPr>
        <w:t xml:space="preserve"> </w:t>
      </w:r>
      <w:r w:rsidRPr="00E3223F">
        <w:t xml:space="preserve">9 (1), p. 251.  </w:t>
      </w:r>
      <w:hyperlink r:id="rId19" w:history="1">
        <w:r w:rsidRPr="00E3223F">
          <w:rPr>
            <w:rStyle w:val="Hyperlink"/>
          </w:rPr>
          <w:t>https://doi.org/10.1038/s41597-022-01307-4</w:t>
        </w:r>
      </w:hyperlink>
      <w:r w:rsidRPr="00E3223F">
        <w:t>.</w:t>
      </w:r>
    </w:p>
    <w:p w14:paraId="15F3CCFD" w14:textId="49AFEDB4" w:rsidR="00E3223F" w:rsidRPr="00E3223F" w:rsidRDefault="00E3223F" w:rsidP="00E3223F">
      <w:pPr>
        <w:pStyle w:val="EndNoteBibliography"/>
        <w:spacing w:after="0"/>
        <w:ind w:left="720" w:hanging="720"/>
      </w:pPr>
      <w:r w:rsidRPr="00E3223F">
        <w:t xml:space="preserve">Drusch, M., et al. (2012). ‘Sentinel-2: ESA's Optical High-Resolution Mission for GMES Operational Services’, </w:t>
      </w:r>
      <w:r w:rsidRPr="00E3223F">
        <w:rPr>
          <w:i/>
        </w:rPr>
        <w:t>Remote sensing of environment</w:t>
      </w:r>
      <w:r w:rsidRPr="00E3223F">
        <w:t>,</w:t>
      </w:r>
      <w:r w:rsidRPr="00E3223F">
        <w:rPr>
          <w:i/>
        </w:rPr>
        <w:t xml:space="preserve"> </w:t>
      </w:r>
      <w:r w:rsidRPr="00E3223F">
        <w:t xml:space="preserve">120  pp. 25-36.  </w:t>
      </w:r>
      <w:hyperlink r:id="rId20" w:history="1">
        <w:r w:rsidRPr="00E3223F">
          <w:rPr>
            <w:rStyle w:val="Hyperlink"/>
          </w:rPr>
          <w:t>https://doi.org/10.1016/j.rse.2011.11.026</w:t>
        </w:r>
      </w:hyperlink>
      <w:r w:rsidRPr="00E3223F">
        <w:t>.</w:t>
      </w:r>
    </w:p>
    <w:p w14:paraId="1182B2A2" w14:textId="67DD0FC5" w:rsidR="00E3223F" w:rsidRPr="00E3223F" w:rsidRDefault="00E3223F" w:rsidP="00E3223F">
      <w:pPr>
        <w:pStyle w:val="EndNoteBibliography"/>
        <w:spacing w:after="0"/>
        <w:ind w:left="720" w:hanging="720"/>
      </w:pPr>
      <w:r w:rsidRPr="00E3223F">
        <w:t xml:space="preserve">Ferreira, E., et al. (2020). ‘BRAZILDAM: A BENCHMARK DATASET FOR TAILINGS DAM DETECTION’, </w:t>
      </w:r>
      <w:r w:rsidRPr="00E3223F">
        <w:rPr>
          <w:i/>
        </w:rPr>
        <w:t>International archives of the photogrammetry, remote sensing and spatial information sciences.</w:t>
      </w:r>
      <w:r w:rsidRPr="00E3223F">
        <w:t>,</w:t>
      </w:r>
      <w:r w:rsidRPr="00E3223F">
        <w:rPr>
          <w:i/>
        </w:rPr>
        <w:t xml:space="preserve"> </w:t>
      </w:r>
      <w:r w:rsidRPr="00E3223F">
        <w:t xml:space="preserve">XLII-3/W12-2020  pp. 343-348.  </w:t>
      </w:r>
      <w:hyperlink r:id="rId21" w:history="1">
        <w:r w:rsidRPr="00E3223F">
          <w:rPr>
            <w:rStyle w:val="Hyperlink"/>
          </w:rPr>
          <w:t>https://doi.org/10.5194/isprs-archives-XLII-3-W12-2020-343-2020</w:t>
        </w:r>
      </w:hyperlink>
      <w:r w:rsidRPr="00E3223F">
        <w:t>.</w:t>
      </w:r>
    </w:p>
    <w:p w14:paraId="5BFAF3D6" w14:textId="41185745" w:rsidR="00E3223F" w:rsidRPr="00E3223F" w:rsidRDefault="00E3223F" w:rsidP="00E3223F">
      <w:pPr>
        <w:pStyle w:val="EndNoteBibliography"/>
        <w:spacing w:after="0"/>
        <w:ind w:left="720" w:hanging="720"/>
      </w:pPr>
      <w:r w:rsidRPr="00E3223F">
        <w:t xml:space="preserve">Gorelick, N., et al. (2017). ‘Google Earth Engine: Planetary-scale geospatial analysis for everyone’, </w:t>
      </w:r>
      <w:r w:rsidRPr="00E3223F">
        <w:rPr>
          <w:i/>
        </w:rPr>
        <w:t>Remote sensing of environment</w:t>
      </w:r>
      <w:r w:rsidRPr="00E3223F">
        <w:t>,</w:t>
      </w:r>
      <w:r w:rsidRPr="00E3223F">
        <w:rPr>
          <w:i/>
        </w:rPr>
        <w:t xml:space="preserve"> </w:t>
      </w:r>
      <w:r w:rsidRPr="00E3223F">
        <w:t xml:space="preserve">202  pp. 18-27.  </w:t>
      </w:r>
      <w:hyperlink r:id="rId22" w:history="1">
        <w:r w:rsidRPr="00E3223F">
          <w:rPr>
            <w:rStyle w:val="Hyperlink"/>
          </w:rPr>
          <w:t>https://doi.org/10.1016/j.rse.2017.06.031</w:t>
        </w:r>
      </w:hyperlink>
      <w:r w:rsidRPr="00E3223F">
        <w:t>.</w:t>
      </w:r>
    </w:p>
    <w:p w14:paraId="032EE122" w14:textId="02C5983B" w:rsidR="00E3223F" w:rsidRPr="00E3223F" w:rsidRDefault="00E3223F" w:rsidP="00E3223F">
      <w:pPr>
        <w:pStyle w:val="EndNoteBibliography"/>
        <w:spacing w:after="0"/>
        <w:ind w:left="720" w:hanging="720"/>
      </w:pPr>
      <w:r w:rsidRPr="00E3223F">
        <w:t xml:space="preserve">Hansen, M. C., et al. (2013). ‘High-Resolution Global Maps of 21st-Century Forest Cover Change’, </w:t>
      </w:r>
      <w:r w:rsidRPr="00E3223F">
        <w:rPr>
          <w:i/>
        </w:rPr>
        <w:t>Science (American Association for the Advancement of Science)</w:t>
      </w:r>
      <w:r w:rsidRPr="00E3223F">
        <w:t>,</w:t>
      </w:r>
      <w:r w:rsidRPr="00E3223F">
        <w:rPr>
          <w:i/>
        </w:rPr>
        <w:t xml:space="preserve"> </w:t>
      </w:r>
      <w:r w:rsidRPr="00E3223F">
        <w:t xml:space="preserve">342 (6160), pp. 850-853.  </w:t>
      </w:r>
      <w:hyperlink r:id="rId23" w:history="1">
        <w:r w:rsidRPr="00E3223F">
          <w:rPr>
            <w:rStyle w:val="Hyperlink"/>
          </w:rPr>
          <w:t>https://doi.org/10.1126/science.1244693</w:t>
        </w:r>
      </w:hyperlink>
      <w:r w:rsidRPr="00E3223F">
        <w:t>.</w:t>
      </w:r>
    </w:p>
    <w:p w14:paraId="0EB9C9D1" w14:textId="77777777" w:rsidR="00E3223F" w:rsidRPr="00E3223F" w:rsidRDefault="00E3223F" w:rsidP="00E3223F">
      <w:pPr>
        <w:pStyle w:val="EndNoteBibliography"/>
        <w:spacing w:after="0"/>
        <w:ind w:left="720" w:hanging="720"/>
      </w:pPr>
      <w:r w:rsidRPr="00E3223F">
        <w:t xml:space="preserve">IDEAM (2024). </w:t>
      </w:r>
      <w:r w:rsidRPr="00E3223F">
        <w:rPr>
          <w:i/>
        </w:rPr>
        <w:t>Monitoreo de la superficie de bosque y la deforestación en Colombia</w:t>
      </w:r>
      <w:r w:rsidRPr="00E3223F">
        <w:t>. Bogotá D.C: Instituto de Hidrología, Meteorología y Estudios Ambientales.</w:t>
      </w:r>
    </w:p>
    <w:p w14:paraId="7968F279" w14:textId="77777777" w:rsidR="00E3223F" w:rsidRPr="00E3223F" w:rsidRDefault="00E3223F" w:rsidP="00E3223F">
      <w:pPr>
        <w:pStyle w:val="EndNoteBibliography"/>
        <w:spacing w:after="0"/>
        <w:ind w:left="720" w:hanging="720"/>
      </w:pPr>
      <w:r w:rsidRPr="00E3223F">
        <w:t xml:space="preserve">James, F. (2025). ‘Remote Sensing for Deforestation Monitoring and Forest Management’, </w:t>
      </w:r>
      <w:r w:rsidRPr="00E3223F">
        <w:rPr>
          <w:i/>
        </w:rPr>
        <w:t>Journal of Remote Sensing &amp; GIS</w:t>
      </w:r>
      <w:r w:rsidRPr="00E3223F">
        <w:t>,</w:t>
      </w:r>
      <w:r w:rsidRPr="00E3223F">
        <w:rPr>
          <w:i/>
        </w:rPr>
        <w:t xml:space="preserve"> </w:t>
      </w:r>
      <w:r w:rsidRPr="00E3223F">
        <w:t>14 (2).</w:t>
      </w:r>
    </w:p>
    <w:p w14:paraId="6F815E05" w14:textId="48D09AFD" w:rsidR="00E3223F" w:rsidRPr="00E3223F" w:rsidRDefault="00E3223F" w:rsidP="00E3223F">
      <w:pPr>
        <w:pStyle w:val="EndNoteBibliography"/>
        <w:spacing w:after="0"/>
        <w:ind w:left="720" w:hanging="720"/>
      </w:pPr>
      <w:r w:rsidRPr="00E3223F">
        <w:t xml:space="preserve">Kingma, D. P. and Ba, J. (2014). ‘Adam: A Method for Stochastic Optimization’.  </w:t>
      </w:r>
      <w:hyperlink r:id="rId24" w:history="1">
        <w:r w:rsidRPr="00E3223F">
          <w:rPr>
            <w:rStyle w:val="Hyperlink"/>
          </w:rPr>
          <w:t>https://doi.org/10.48550/arxiv.1412.6980</w:t>
        </w:r>
      </w:hyperlink>
      <w:r w:rsidRPr="00E3223F">
        <w:t>.</w:t>
      </w:r>
    </w:p>
    <w:p w14:paraId="2D05C2A5" w14:textId="244396BE" w:rsidR="00E3223F" w:rsidRPr="00E3223F" w:rsidRDefault="00E3223F" w:rsidP="00E3223F">
      <w:pPr>
        <w:pStyle w:val="EndNoteBibliography"/>
        <w:spacing w:after="0"/>
        <w:ind w:left="720" w:hanging="720"/>
      </w:pPr>
      <w:r w:rsidRPr="00E3223F">
        <w:t xml:space="preserve">Lecun, Y., et al. (1998). ‘Gradient-based learning applied to document recognition’, </w:t>
      </w:r>
      <w:r w:rsidRPr="00E3223F">
        <w:rPr>
          <w:i/>
        </w:rPr>
        <w:t>Proceedings of the IEEE</w:t>
      </w:r>
      <w:r w:rsidRPr="00E3223F">
        <w:t>,</w:t>
      </w:r>
      <w:r w:rsidRPr="00E3223F">
        <w:rPr>
          <w:i/>
        </w:rPr>
        <w:t xml:space="preserve"> </w:t>
      </w:r>
      <w:r w:rsidRPr="00E3223F">
        <w:t xml:space="preserve">86 (11), pp. 2278-2324.  </w:t>
      </w:r>
      <w:hyperlink r:id="rId25" w:history="1">
        <w:r w:rsidRPr="00E3223F">
          <w:rPr>
            <w:rStyle w:val="Hyperlink"/>
          </w:rPr>
          <w:t>https://doi.org/10.1109/5.726791</w:t>
        </w:r>
      </w:hyperlink>
      <w:r w:rsidRPr="00E3223F">
        <w:t>.</w:t>
      </w:r>
    </w:p>
    <w:p w14:paraId="18ABD16E" w14:textId="551C6B63" w:rsidR="00E3223F" w:rsidRPr="00E3223F" w:rsidRDefault="00E3223F" w:rsidP="00E3223F">
      <w:pPr>
        <w:pStyle w:val="EndNoteBibliography"/>
        <w:spacing w:after="0"/>
        <w:ind w:left="720" w:hanging="720"/>
      </w:pPr>
      <w:r w:rsidRPr="00E3223F">
        <w:t xml:space="preserve">Lv, J., et al. (2023). ‘Deep learning-based semantic segmentation of remote sensing images: a review’, </w:t>
      </w:r>
      <w:r w:rsidRPr="00E3223F">
        <w:rPr>
          <w:i/>
        </w:rPr>
        <w:t>Frontiers in Ecology and Evolution</w:t>
      </w:r>
      <w:r w:rsidRPr="00E3223F">
        <w:t>,</w:t>
      </w:r>
      <w:r w:rsidRPr="00E3223F">
        <w:rPr>
          <w:i/>
        </w:rPr>
        <w:t xml:space="preserve"> </w:t>
      </w:r>
      <w:r w:rsidRPr="00E3223F">
        <w:t xml:space="preserve">Volume 11 - 2023.  </w:t>
      </w:r>
      <w:hyperlink r:id="rId26" w:history="1">
        <w:r w:rsidRPr="00E3223F">
          <w:rPr>
            <w:rStyle w:val="Hyperlink"/>
          </w:rPr>
          <w:t>https://doi.org/10.3389/fevo.2023.1201125</w:t>
        </w:r>
      </w:hyperlink>
      <w:r w:rsidRPr="00E3223F">
        <w:t>.</w:t>
      </w:r>
    </w:p>
    <w:p w14:paraId="74D6B8F7" w14:textId="77777777" w:rsidR="00E3223F" w:rsidRPr="00E3223F" w:rsidRDefault="00E3223F" w:rsidP="00E3223F">
      <w:pPr>
        <w:pStyle w:val="EndNoteBibliography"/>
        <w:spacing w:after="0"/>
        <w:ind w:left="720" w:hanging="720"/>
      </w:pPr>
      <w:r w:rsidRPr="00E3223F">
        <w:t xml:space="preserve">Molina, M. (2024). </w:t>
      </w:r>
      <w:r w:rsidRPr="00E3223F">
        <w:rPr>
          <w:i/>
        </w:rPr>
        <w:t>Drivers of deforestation in the Colombian Amazon</w:t>
      </w:r>
      <w:r w:rsidRPr="00E3223F">
        <w:t>. p. 23.</w:t>
      </w:r>
    </w:p>
    <w:p w14:paraId="5051E0BA" w14:textId="3C6D8DE5" w:rsidR="00E3223F" w:rsidRPr="00E3223F" w:rsidRDefault="00E3223F" w:rsidP="00E3223F">
      <w:pPr>
        <w:pStyle w:val="EndNoteBibliography"/>
        <w:spacing w:after="0"/>
        <w:ind w:left="720" w:hanging="720"/>
      </w:pPr>
      <w:r w:rsidRPr="00E3223F">
        <w:t xml:space="preserve">Mountrakis, G., Im, J. and Ogole, C. (2011). ‘Support vector machines in remote sensing: A review’, </w:t>
      </w:r>
      <w:r w:rsidRPr="00E3223F">
        <w:rPr>
          <w:i/>
        </w:rPr>
        <w:t>ISPRS journal of photogrammetry and remote sensing</w:t>
      </w:r>
      <w:r w:rsidRPr="00E3223F">
        <w:t>,</w:t>
      </w:r>
      <w:r w:rsidRPr="00E3223F">
        <w:rPr>
          <w:i/>
        </w:rPr>
        <w:t xml:space="preserve"> </w:t>
      </w:r>
      <w:r w:rsidRPr="00E3223F">
        <w:t xml:space="preserve">66 (3), pp. 247-259.  </w:t>
      </w:r>
      <w:hyperlink r:id="rId27" w:history="1">
        <w:r w:rsidRPr="00E3223F">
          <w:rPr>
            <w:rStyle w:val="Hyperlink"/>
          </w:rPr>
          <w:t>https://doi.org/10.1016/j.isprsjprs.2010.11.001</w:t>
        </w:r>
      </w:hyperlink>
      <w:r w:rsidRPr="00E3223F">
        <w:t>.</w:t>
      </w:r>
    </w:p>
    <w:p w14:paraId="28BB8F29" w14:textId="494E288F" w:rsidR="00E3223F" w:rsidRPr="00E3223F" w:rsidRDefault="00E3223F" w:rsidP="00E3223F">
      <w:pPr>
        <w:pStyle w:val="EndNoteBibliography"/>
        <w:spacing w:after="0"/>
        <w:ind w:left="720" w:hanging="720"/>
      </w:pPr>
      <w:r w:rsidRPr="00E3223F">
        <w:t xml:space="preserve">Oktay, O., et al. (2018). ‘Attention U-Net: Learning Where to Look for the Pancreas’.  </w:t>
      </w:r>
      <w:hyperlink r:id="rId28" w:history="1">
        <w:r w:rsidRPr="00E3223F">
          <w:rPr>
            <w:rStyle w:val="Hyperlink"/>
          </w:rPr>
          <w:t>https://doi.org/10.48550/arxiv.1804.03999</w:t>
        </w:r>
      </w:hyperlink>
      <w:r w:rsidRPr="00E3223F">
        <w:t>.</w:t>
      </w:r>
    </w:p>
    <w:p w14:paraId="71260049" w14:textId="46E257B4" w:rsidR="00E3223F" w:rsidRPr="00E3223F" w:rsidRDefault="00E3223F" w:rsidP="00E3223F">
      <w:pPr>
        <w:pStyle w:val="EndNoteBibliography"/>
        <w:spacing w:after="0"/>
        <w:ind w:left="720" w:hanging="720"/>
      </w:pPr>
      <w:r w:rsidRPr="00E3223F">
        <w:t xml:space="preserve">Pal, M. (2005). ‘Random forest classifier for remote sensing classification’, </w:t>
      </w:r>
      <w:r w:rsidRPr="00E3223F">
        <w:rPr>
          <w:i/>
        </w:rPr>
        <w:t>International journal of remote sensing</w:t>
      </w:r>
      <w:r w:rsidRPr="00E3223F">
        <w:t>,</w:t>
      </w:r>
      <w:r w:rsidRPr="00E3223F">
        <w:rPr>
          <w:i/>
        </w:rPr>
        <w:t xml:space="preserve"> </w:t>
      </w:r>
      <w:r w:rsidRPr="00E3223F">
        <w:t xml:space="preserve">26 (1), pp. 217-222.  </w:t>
      </w:r>
      <w:hyperlink r:id="rId29" w:history="1">
        <w:r w:rsidRPr="00E3223F">
          <w:rPr>
            <w:rStyle w:val="Hyperlink"/>
          </w:rPr>
          <w:t>https://doi.org/10.1080/01431160412331269698</w:t>
        </w:r>
      </w:hyperlink>
      <w:r w:rsidRPr="00E3223F">
        <w:t>.</w:t>
      </w:r>
    </w:p>
    <w:p w14:paraId="4597DC25" w14:textId="54D1CF84" w:rsidR="00E3223F" w:rsidRPr="00E3223F" w:rsidRDefault="00E3223F" w:rsidP="00E3223F">
      <w:pPr>
        <w:pStyle w:val="EndNoteBibliography"/>
        <w:spacing w:after="0"/>
        <w:ind w:left="720" w:hanging="720"/>
      </w:pPr>
      <w:r w:rsidRPr="00E3223F">
        <w:t xml:space="preserve">Panboonyuen, T., et al. (2021). ‘Transformer-Based Decoder Designs for Semantic Segmentation on Remotely Sensed Images’, </w:t>
      </w:r>
      <w:r w:rsidRPr="00E3223F">
        <w:rPr>
          <w:i/>
        </w:rPr>
        <w:t>Remote sensing (Basel, Switzerland)</w:t>
      </w:r>
      <w:r w:rsidRPr="00E3223F">
        <w:t>,</w:t>
      </w:r>
      <w:r w:rsidRPr="00E3223F">
        <w:rPr>
          <w:i/>
        </w:rPr>
        <w:t xml:space="preserve"> </w:t>
      </w:r>
      <w:r w:rsidRPr="00E3223F">
        <w:t xml:space="preserve">13 (24), p. 5100.  </w:t>
      </w:r>
      <w:hyperlink r:id="rId30" w:history="1">
        <w:r w:rsidRPr="00E3223F">
          <w:rPr>
            <w:rStyle w:val="Hyperlink"/>
          </w:rPr>
          <w:t>https://doi.org/10.3390/rs13245100</w:t>
        </w:r>
      </w:hyperlink>
      <w:r w:rsidRPr="00E3223F">
        <w:t>.</w:t>
      </w:r>
    </w:p>
    <w:p w14:paraId="165A066F" w14:textId="67F52043" w:rsidR="00E3223F" w:rsidRPr="00E3223F" w:rsidRDefault="00E3223F" w:rsidP="00E3223F">
      <w:pPr>
        <w:pStyle w:val="EndNoteBibliography"/>
        <w:spacing w:after="0"/>
        <w:ind w:left="720" w:hanging="720"/>
      </w:pPr>
      <w:r w:rsidRPr="00E3223F">
        <w:t xml:space="preserve">Pekel, J.-F., et al. (2016). ‘High-resolution mapping of global surface water and its long-term changes’, </w:t>
      </w:r>
      <w:r w:rsidRPr="00E3223F">
        <w:rPr>
          <w:i/>
        </w:rPr>
        <w:t>Nature (London)</w:t>
      </w:r>
      <w:r w:rsidRPr="00E3223F">
        <w:t>,</w:t>
      </w:r>
      <w:r w:rsidRPr="00E3223F">
        <w:rPr>
          <w:i/>
        </w:rPr>
        <w:t xml:space="preserve"> </w:t>
      </w:r>
      <w:r w:rsidRPr="00E3223F">
        <w:t xml:space="preserve">540 (7633), pp. 418-422.  </w:t>
      </w:r>
      <w:hyperlink r:id="rId31" w:history="1">
        <w:r w:rsidRPr="00E3223F">
          <w:rPr>
            <w:rStyle w:val="Hyperlink"/>
          </w:rPr>
          <w:t>https://doi.org/10.1038/nature20584</w:t>
        </w:r>
      </w:hyperlink>
      <w:r w:rsidRPr="00E3223F">
        <w:t>.</w:t>
      </w:r>
    </w:p>
    <w:p w14:paraId="502317E4" w14:textId="3547932F" w:rsidR="00E3223F" w:rsidRPr="00E3223F" w:rsidRDefault="00E3223F" w:rsidP="00E3223F">
      <w:pPr>
        <w:pStyle w:val="EndNoteBibliography"/>
        <w:spacing w:after="0"/>
        <w:ind w:left="720" w:hanging="720"/>
      </w:pPr>
      <w:r w:rsidRPr="00E3223F">
        <w:lastRenderedPageBreak/>
        <w:t xml:space="preserve">Procolombia (2023). </w:t>
      </w:r>
      <w:r w:rsidRPr="00E3223F">
        <w:rPr>
          <w:i/>
        </w:rPr>
        <w:t>Amazonia Region: Colombia's green lung</w:t>
      </w:r>
      <w:r w:rsidRPr="00E3223F">
        <w:t xml:space="preserve">. Available at: </w:t>
      </w:r>
      <w:hyperlink r:id="rId32" w:history="1">
        <w:r w:rsidRPr="00E3223F">
          <w:rPr>
            <w:rStyle w:val="Hyperlink"/>
          </w:rPr>
          <w:t>https://colombia.co/en/colombia-country/geography-and-environment/amazonia-region</w:t>
        </w:r>
      </w:hyperlink>
      <w:r w:rsidRPr="00E3223F">
        <w:t xml:space="preserve"> (Accessed).</w:t>
      </w:r>
    </w:p>
    <w:p w14:paraId="0D18C2D9" w14:textId="77777777" w:rsidR="00E3223F" w:rsidRPr="00E3223F" w:rsidRDefault="00E3223F" w:rsidP="00E3223F">
      <w:pPr>
        <w:pStyle w:val="EndNoteBibliography"/>
        <w:spacing w:after="0"/>
        <w:ind w:left="720" w:hanging="720"/>
        <w:rPr>
          <w:i/>
        </w:rPr>
      </w:pPr>
      <w:r w:rsidRPr="00E3223F">
        <w:t xml:space="preserve">Rech, B. (2023). ‘Effects of atmospheric correction on NDVI retrieved from Sentinel-2 imagery over different land cover classes’, </w:t>
      </w:r>
      <w:r w:rsidRPr="00E3223F">
        <w:rPr>
          <w:i/>
        </w:rPr>
        <w:t>Anais do XX Simpósio Brasileiro de Sensoriamento Remoto.</w:t>
      </w:r>
    </w:p>
    <w:p w14:paraId="701B74C8" w14:textId="77777777" w:rsidR="00E3223F" w:rsidRPr="00E3223F" w:rsidRDefault="00E3223F" w:rsidP="00E3223F">
      <w:pPr>
        <w:pStyle w:val="EndNoteBibliography"/>
        <w:spacing w:after="0"/>
        <w:ind w:left="720" w:hanging="720"/>
      </w:pPr>
      <w:r w:rsidRPr="00E3223F">
        <w:t xml:space="preserve">Ronneberger, O., et al. (2015). 'U-Net: Convolutional Networks for Biomedical Image Segmentation', </w:t>
      </w:r>
      <w:r w:rsidRPr="00E3223F">
        <w:rPr>
          <w:i/>
        </w:rPr>
        <w:t xml:space="preserve"> Lecture Notes in Computer Science</w:t>
      </w:r>
      <w:r w:rsidRPr="00E3223F">
        <w:t>. Switzerland: Springer International Publishing AG, pp. 234-241.</w:t>
      </w:r>
    </w:p>
    <w:p w14:paraId="317B593F" w14:textId="6A1E394F" w:rsidR="00E3223F" w:rsidRPr="00E3223F" w:rsidRDefault="00E3223F" w:rsidP="00E3223F">
      <w:pPr>
        <w:pStyle w:val="EndNoteBibliography"/>
        <w:spacing w:after="0"/>
        <w:ind w:left="720" w:hanging="720"/>
      </w:pPr>
      <w:r w:rsidRPr="00E3223F">
        <w:t xml:space="preserve">SIAT (2023). </w:t>
      </w:r>
      <w:r w:rsidRPr="00E3223F">
        <w:rPr>
          <w:i/>
        </w:rPr>
        <w:t>La Amazonia colombiana</w:t>
      </w:r>
      <w:r w:rsidRPr="00E3223F">
        <w:t xml:space="preserve">: SIAT. Available at: </w:t>
      </w:r>
      <w:hyperlink r:id="rId33" w:history="1">
        <w:r w:rsidRPr="00E3223F">
          <w:rPr>
            <w:rStyle w:val="Hyperlink"/>
          </w:rPr>
          <w:t>https://siatac.co/la-amazonia-colombiana/</w:t>
        </w:r>
      </w:hyperlink>
      <w:r w:rsidRPr="00E3223F">
        <w:t xml:space="preserve"> (Accessed: 7 July 2025 2025).</w:t>
      </w:r>
    </w:p>
    <w:p w14:paraId="1CDFF30B" w14:textId="77777777" w:rsidR="00E3223F" w:rsidRPr="00E3223F" w:rsidRDefault="00E3223F" w:rsidP="00E3223F">
      <w:pPr>
        <w:pStyle w:val="EndNoteBibliography"/>
        <w:spacing w:after="0"/>
        <w:ind w:left="720" w:hanging="720"/>
      </w:pPr>
      <w:r w:rsidRPr="00E3223F">
        <w:t xml:space="preserve">UNODC (2021). </w:t>
      </w:r>
      <w:r w:rsidRPr="00E3223F">
        <w:rPr>
          <w:i/>
        </w:rPr>
        <w:t>Colombia: Monitoreo de territorios afectados por cultivos ilícitos 2020</w:t>
      </w:r>
      <w:r w:rsidRPr="00E3223F">
        <w:t>. Vienna, Austria.: United Nations Office on Drugs and Crime.</w:t>
      </w:r>
    </w:p>
    <w:p w14:paraId="6D9E3B8C" w14:textId="423D41C3" w:rsidR="00E3223F" w:rsidRPr="00E3223F" w:rsidRDefault="00E3223F" w:rsidP="00E3223F">
      <w:pPr>
        <w:pStyle w:val="EndNoteBibliography"/>
        <w:spacing w:after="0"/>
        <w:ind w:left="720" w:hanging="720"/>
      </w:pPr>
      <w:r w:rsidRPr="00E3223F">
        <w:t xml:space="preserve">Wang, Z., et al. (2022). ‘Semantic segmentation of high-resolution remote sensing images based on a class feature attention mechanism fused with Deeplabv3’, </w:t>
      </w:r>
      <w:r w:rsidRPr="00E3223F">
        <w:rPr>
          <w:i/>
        </w:rPr>
        <w:t>Computers &amp; geosciences</w:t>
      </w:r>
      <w:r w:rsidRPr="00E3223F">
        <w:t>,</w:t>
      </w:r>
      <w:r w:rsidRPr="00E3223F">
        <w:rPr>
          <w:i/>
        </w:rPr>
        <w:t xml:space="preserve"> </w:t>
      </w:r>
      <w:r w:rsidRPr="00E3223F">
        <w:t xml:space="preserve">158  p. 104969.  </w:t>
      </w:r>
      <w:hyperlink r:id="rId34" w:history="1">
        <w:r w:rsidRPr="00E3223F">
          <w:rPr>
            <w:rStyle w:val="Hyperlink"/>
          </w:rPr>
          <w:t>https://doi.org/10.1016/j.cageo.2021.104969</w:t>
        </w:r>
      </w:hyperlink>
      <w:r w:rsidRPr="00E3223F">
        <w:t>.</w:t>
      </w:r>
    </w:p>
    <w:p w14:paraId="69EAEB66" w14:textId="0282BFC6" w:rsidR="00E3223F" w:rsidRPr="00E3223F" w:rsidRDefault="00E3223F" w:rsidP="00E3223F">
      <w:pPr>
        <w:pStyle w:val="EndNoteBibliography"/>
        <w:spacing w:after="0"/>
        <w:ind w:left="720" w:hanging="720"/>
      </w:pPr>
      <w:r w:rsidRPr="00E3223F">
        <w:t xml:space="preserve">Wulder, M. A., et al. (2016). ‘The global Landsat archive: Status, consolidation, and direction’, </w:t>
      </w:r>
      <w:r w:rsidRPr="00E3223F">
        <w:rPr>
          <w:i/>
        </w:rPr>
        <w:t>Remote sensing of environment</w:t>
      </w:r>
      <w:r w:rsidRPr="00E3223F">
        <w:t>,</w:t>
      </w:r>
      <w:r w:rsidRPr="00E3223F">
        <w:rPr>
          <w:i/>
        </w:rPr>
        <w:t xml:space="preserve"> </w:t>
      </w:r>
      <w:r w:rsidRPr="00E3223F">
        <w:t xml:space="preserve">185  pp. 271-283.  </w:t>
      </w:r>
      <w:hyperlink r:id="rId35" w:history="1">
        <w:r w:rsidRPr="00E3223F">
          <w:rPr>
            <w:rStyle w:val="Hyperlink"/>
          </w:rPr>
          <w:t>https://doi.org/10.1016/j.rse.2015.11.032</w:t>
        </w:r>
      </w:hyperlink>
      <w:r w:rsidRPr="00E3223F">
        <w:t>.</w:t>
      </w:r>
    </w:p>
    <w:p w14:paraId="18AEC6D8" w14:textId="153B18C7" w:rsidR="00E3223F" w:rsidRPr="00E3223F" w:rsidRDefault="00E3223F" w:rsidP="00E3223F">
      <w:pPr>
        <w:pStyle w:val="EndNoteBibliography"/>
        <w:ind w:left="720" w:hanging="720"/>
      </w:pPr>
      <w:r w:rsidRPr="00E3223F">
        <w:t xml:space="preserve">Zhu, X. X., et al. (2017). ‘Deep Learning in Remote Sensing: A Comprehensive Review and List of Resources’, </w:t>
      </w:r>
      <w:r w:rsidRPr="00E3223F">
        <w:rPr>
          <w:i/>
        </w:rPr>
        <w:t>IEEE geoscience and remote sensing magazine</w:t>
      </w:r>
      <w:r w:rsidRPr="00E3223F">
        <w:t>,</w:t>
      </w:r>
      <w:r w:rsidRPr="00E3223F">
        <w:rPr>
          <w:i/>
        </w:rPr>
        <w:t xml:space="preserve"> </w:t>
      </w:r>
      <w:r w:rsidRPr="00E3223F">
        <w:t xml:space="preserve">5 (4), pp. 8-36.  </w:t>
      </w:r>
      <w:hyperlink r:id="rId36" w:history="1">
        <w:r w:rsidRPr="00E3223F">
          <w:rPr>
            <w:rStyle w:val="Hyperlink"/>
          </w:rPr>
          <w:t>https://doi.org/10.1109/MGRS.2017.2762307</w:t>
        </w:r>
      </w:hyperlink>
      <w:r w:rsidRPr="00E3223F">
        <w:t>.</w:t>
      </w:r>
    </w:p>
    <w:p w14:paraId="030EACFB" w14:textId="11D7A3AC"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D73D4"/>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51BEA"/>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2C33"/>
    <w:rsid w:val="003234DF"/>
    <w:rsid w:val="003239B0"/>
    <w:rsid w:val="00334B51"/>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1752"/>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7BD4"/>
    <w:rsid w:val="007439C4"/>
    <w:rsid w:val="0075067E"/>
    <w:rsid w:val="007644FC"/>
    <w:rsid w:val="0077450A"/>
    <w:rsid w:val="007800CF"/>
    <w:rsid w:val="00795EE8"/>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1B16"/>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2517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3AD"/>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1233"/>
    <w:rsid w:val="00E0133E"/>
    <w:rsid w:val="00E0498A"/>
    <w:rsid w:val="00E215B5"/>
    <w:rsid w:val="00E27604"/>
    <w:rsid w:val="00E27996"/>
    <w:rsid w:val="00E311A9"/>
    <w:rsid w:val="00E3223F"/>
    <w:rsid w:val="00E331C8"/>
    <w:rsid w:val="00E36C22"/>
    <w:rsid w:val="00E423EB"/>
    <w:rsid w:val="00E52101"/>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A6EFC"/>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hyperlink" Target="https://doi.org/10.1016/j.isprsjprs.2016.01.011" TargetMode="External"/><Relationship Id="rId26" Type="http://schemas.openxmlformats.org/officeDocument/2006/relationships/hyperlink" Target="https://doi.org/10.3389/fevo.2023.1201125" TargetMode="External"/><Relationship Id="rId21" Type="http://schemas.openxmlformats.org/officeDocument/2006/relationships/hyperlink" Target="https://doi.org/10.5194/isprs-archives-XLII-3-W12-2020-343-2020" TargetMode="External"/><Relationship Id="rId34" Type="http://schemas.openxmlformats.org/officeDocument/2006/relationships/hyperlink" Target="https://doi.org/10.1016/j.cageo.2021.104969"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doi.org/10.1109/LGRS.2024.3355104" TargetMode="External"/><Relationship Id="rId25" Type="http://schemas.openxmlformats.org/officeDocument/2006/relationships/hyperlink" Target="https://doi.org/10.1109/5.726791" TargetMode="External"/><Relationship Id="rId33" Type="http://schemas.openxmlformats.org/officeDocument/2006/relationships/hyperlink" Target="https://siatac.co/la-amazonia-colombian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doi.org/10.1016/j.rse.2011.11.026" TargetMode="External"/><Relationship Id="rId29" Type="http://schemas.openxmlformats.org/officeDocument/2006/relationships/hyperlink" Target="https://doi.org/10.1080/0143116041233126969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doi.org/10.48550/arxiv.1412.6980" TargetMode="External"/><Relationship Id="rId32" Type="http://schemas.openxmlformats.org/officeDocument/2006/relationships/hyperlink" Target="https://colombia.co/en/colombia-country/geography-and-environment/amazonia-region"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doi.org/10.1126/science.1244693" TargetMode="External"/><Relationship Id="rId28" Type="http://schemas.openxmlformats.org/officeDocument/2006/relationships/hyperlink" Target="https://doi.org/10.48550/arxiv.1804.03999" TargetMode="External"/><Relationship Id="rId36" Type="http://schemas.openxmlformats.org/officeDocument/2006/relationships/hyperlink" Target="https://doi.org/10.1109/MGRS.2017.2762307" TargetMode="External"/><Relationship Id="rId10" Type="http://schemas.openxmlformats.org/officeDocument/2006/relationships/image" Target="media/image5.png"/><Relationship Id="rId19" Type="http://schemas.openxmlformats.org/officeDocument/2006/relationships/hyperlink" Target="https://doi.org/10.1038/s41597-022-01307-4" TargetMode="External"/><Relationship Id="rId31" Type="http://schemas.openxmlformats.org/officeDocument/2006/relationships/hyperlink" Target="https://doi.org/10.1038/nature20584"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hyperlink" Target="https://doi.org/10.1016/j.rse.2017.06.031" TargetMode="External"/><Relationship Id="rId27" Type="http://schemas.openxmlformats.org/officeDocument/2006/relationships/hyperlink" Target="https://doi.org/10.1016/j.isprsjprs.2010.11.001" TargetMode="External"/><Relationship Id="rId30" Type="http://schemas.openxmlformats.org/officeDocument/2006/relationships/hyperlink" Target="https://doi.org/10.3390/rs13245100" TargetMode="External"/><Relationship Id="rId35" Type="http://schemas.openxmlformats.org/officeDocument/2006/relationships/hyperlink" Target="https://doi.org/10.1016/j.rse.2015.11.032" TargetMode="External"/><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1</TotalTime>
  <Pages>16</Pages>
  <Words>10663</Words>
  <Characters>58650</Characters>
  <Application>Microsoft Office Word</Application>
  <DocSecurity>0</DocSecurity>
  <Lines>488</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77</cp:revision>
  <cp:lastPrinted>2025-08-13T16:31:00Z</cp:lastPrinted>
  <dcterms:created xsi:type="dcterms:W3CDTF">2025-07-30T15:38:00Z</dcterms:created>
  <dcterms:modified xsi:type="dcterms:W3CDTF">2025-08-13T17:14:00Z</dcterms:modified>
</cp:coreProperties>
</file>